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F6A1409"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1C0D37">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7748D1F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7748D1F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53D639E0"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53D639E0"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12FEB03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12FEB03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A44BAF"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A44BAF"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0347A53"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0347A53"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185FCB1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185FCB1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1C0D37">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5F975B6E"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1C0D37">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5F975B6E"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1C0D37">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37D6A3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1C0D37">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37D6A3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1C0D37">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3A308FFD"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1C0D37">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66956744"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1C0D37">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Pr="00322716" w:rsidRDefault="00017DCB" w:rsidP="00EC7B5C">
      <w:pPr>
        <w:rPr>
          <w:lang w:val="en-US"/>
        </w:rPr>
      </w:pPr>
      <w:r w:rsidRPr="00322716">
        <w:rPr>
          <w:lang w:val="en-US"/>
        </w:rPr>
        <w:lastRenderedPageBreak/>
        <w:t xml:space="preserve">After some research, </w:t>
      </w:r>
      <w:r w:rsidRPr="00322716">
        <w:rPr>
          <w:lang w:val="en-US"/>
        </w:rPr>
        <w:t>the chosen motors for the robotic joints are the MG996R</w:t>
      </w:r>
      <w:r w:rsidRPr="00322716">
        <w:rPr>
          <w:lang w:val="en-US"/>
        </w:rPr>
        <w:t xml:space="preserve">.  According to the datasheet, these motors can handle up to </w:t>
      </w:r>
      <m:oMath>
        <m:r>
          <w:rPr>
            <w:rFonts w:ascii="Cambria Math" w:hAnsi="Cambria Math"/>
            <w:lang w:val="en-US"/>
          </w:rPr>
          <m:t>11 [kgF·cm]</m:t>
        </m:r>
      </m:oMath>
      <w:r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Pr="00322716">
        <w:rPr>
          <w:lang w:val="en-US"/>
        </w:rPr>
        <w:t xml:space="preserve"> 120º</w:t>
      </w:r>
      <w:r w:rsidR="006C41F3" w:rsidRPr="00322716">
        <w:rPr>
          <w:lang w:val="en-US"/>
        </w:rPr>
        <w:t>, a</w:t>
      </w:r>
      <w:r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 xml:space="preserve">Figure 12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6276C7DE"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1C0D37">
        <w:rPr>
          <w:b/>
          <w:bCs/>
          <w:noProof/>
          <w:lang w:val="en-US"/>
        </w:rPr>
        <w:t>12</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77777777" w:rsidR="00B90F76" w:rsidRPr="00322716" w:rsidRDefault="004427B7" w:rsidP="004427B7">
      <w:pPr>
        <w:rPr>
          <w:lang w:val="en-US"/>
        </w:rPr>
      </w:pPr>
      <w:r w:rsidRPr="00322716">
        <w:rPr>
          <w:lang w:val="en-US"/>
        </w:rPr>
        <w:t xml:space="preserve">As defined in the datasheet, the period of the PWM signal should </w:t>
      </w:r>
      <w:proofErr w:type="gramStart"/>
      <w:r w:rsidRPr="00322716">
        <w:rPr>
          <w:lang w:val="en-US"/>
        </w:rPr>
        <w:t>be of</w:t>
      </w:r>
      <w:proofErr w:type="gramEnd"/>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159D12C1" w14:textId="4E0D7DFB" w:rsidR="00350335" w:rsidRPr="00322716" w:rsidRDefault="006C41F3" w:rsidP="00EC7B5C">
      <w:pPr>
        <w:pStyle w:val="ListParagraph"/>
        <w:numPr>
          <w:ilvl w:val="0"/>
          <w:numId w:val="10"/>
        </w:numPr>
        <w:rPr>
          <w:lang w:val="en-US"/>
        </w:rPr>
      </w:pPr>
      <w:r w:rsidRPr="00322716">
        <w:rPr>
          <w:lang w:val="en-US"/>
        </w:rPr>
        <w:lastRenderedPageBreak/>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DA010BF" w14:textId="77777777" w:rsidR="005B24C9" w:rsidRPr="00322716" w:rsidRDefault="005B24C9" w:rsidP="005B24C9">
      <w:pPr>
        <w:rPr>
          <w:lang w:val="en-US"/>
        </w:rPr>
      </w:pP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0CDCB1F4"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sidRPr="00322716">
        <w:rPr>
          <w:lang w:val="en-US"/>
        </w:rPr>
        <w:t>in</w:t>
      </w:r>
      <w:proofErr w:type="gramEnd"/>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Pr="00322716" w:rsidRDefault="009F3743" w:rsidP="00EC7B5C">
      <w:pPr>
        <w:rPr>
          <w:lang w:val="en-US"/>
        </w:rPr>
      </w:pPr>
      <w:r w:rsidRPr="00322716">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77777777"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77777777" w:rsidR="00350335" w:rsidRPr="00322716" w:rsidRDefault="00350335" w:rsidP="00EC7B5C">
      <w:pPr>
        <w:rPr>
          <w:lang w:val="en-US"/>
        </w:rPr>
      </w:pPr>
    </w:p>
    <w:p w14:paraId="21A5E3DC" w14:textId="02D35113" w:rsidR="00EE341E" w:rsidRPr="00322716" w:rsidRDefault="00EE341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308AD445">
                <wp:simplePos x="0" y="0"/>
                <wp:positionH relativeFrom="margin">
                  <wp:posOffset>1683523</wp:posOffset>
                </wp:positionH>
                <wp:positionV relativeFrom="paragraph">
                  <wp:posOffset>118027</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3DB1E66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1C0D37">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32.55pt;margin-top:9.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" stroked="f">
                <v:textbox style="mso-fit-shape-to-text:t" inset="0,0,0,0">
                  <w:txbxContent>
                    <w:p w14:paraId="47B774A9" w14:textId="3DB1E66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1C0D37">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bookmarkStart w:id="52" w:name="_Aluminum_parts"/>
      <w:bookmarkEnd w:id="52"/>
      <w:r w:rsidRPr="00322716">
        <w:rPr>
          <w:lang w:val="en-US"/>
        </w:rPr>
        <w:lastRenderedPageBreak/>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3">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6A034F1E"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1C0D37">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6A034F1E"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1C0D37">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0D8F762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FB32ED" w:rsidRPr="00322716">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4">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962D4B"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335C88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1C0D37">
                              <w:rPr>
                                <w:b/>
                                <w:bCs/>
                                <w:noProof/>
                              </w:rPr>
                              <w:t>15</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335C88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1C0D37">
                        <w:rPr>
                          <w:b/>
                          <w:bCs/>
                          <w:noProof/>
                        </w:rPr>
                        <w:t>15</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4</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587DB4E9" w14:textId="77777777" w:rsidR="0092306B" w:rsidRPr="00322716" w:rsidRDefault="0092306B" w:rsidP="008900C6">
      <w:pPr>
        <w:rPr>
          <w:lang w:val="en-US"/>
        </w:rPr>
      </w:pPr>
    </w:p>
    <w:p w14:paraId="283EC22D" w14:textId="77777777" w:rsidR="0092306B" w:rsidRPr="00322716" w:rsidRDefault="0092306B" w:rsidP="008900C6">
      <w:pPr>
        <w:rPr>
          <w:lang w:val="en-US"/>
        </w:rPr>
      </w:pPr>
    </w:p>
    <w:p w14:paraId="03C749B2" w14:textId="77777777" w:rsidR="0092306B" w:rsidRPr="00322716" w:rsidRDefault="0092306B" w:rsidP="008900C6">
      <w:pPr>
        <w:rPr>
          <w:lang w:val="en-US"/>
        </w:rPr>
      </w:pPr>
    </w:p>
    <w:p w14:paraId="5E6DD9BA" w14:textId="77777777" w:rsidR="0092306B" w:rsidRPr="00322716" w:rsidRDefault="0092306B" w:rsidP="008900C6">
      <w:pPr>
        <w:rPr>
          <w:lang w:val="en-US"/>
        </w:rPr>
      </w:pPr>
    </w:p>
    <w:p w14:paraId="285C491F" w14:textId="77777777" w:rsidR="0092306B" w:rsidRPr="00322716" w:rsidRDefault="0092306B" w:rsidP="008900C6">
      <w:pPr>
        <w:rPr>
          <w:lang w:val="en-US"/>
        </w:rPr>
      </w:pPr>
    </w:p>
    <w:p w14:paraId="4F223356"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3" w:name="_Robot_Structure"/>
      <w:bookmarkEnd w:id="53"/>
      <w:r w:rsidRPr="00322716">
        <w:rPr>
          <w:lang w:val="en-US"/>
        </w:rPr>
        <w:lastRenderedPageBreak/>
        <w:t xml:space="preserve">Robot </w:t>
      </w:r>
      <w:r w:rsidR="00581020">
        <w:rPr>
          <w:lang w:val="en-US"/>
        </w:rPr>
        <w:t>design</w:t>
      </w:r>
    </w:p>
    <w:p w14:paraId="1D0360AF" w14:textId="1E164C5D" w:rsidR="0092306B" w:rsidRDefault="0092306B" w:rsidP="0092306B">
      <w:pPr>
        <w:rPr>
          <w:lang w:val="en-US"/>
        </w:rPr>
      </w:pPr>
    </w:p>
    <w:p w14:paraId="1DD68C8E" w14:textId="33382985"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37DBB3E6"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Pr="001C0D37">
                              <w:rPr>
                                <w:b/>
                                <w:bCs/>
                                <w:noProof/>
                              </w:rPr>
                              <w:t>16</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37DBB3E6"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Pr="001C0D37">
                        <w:rPr>
                          <w:b/>
                          <w:bCs/>
                          <w:noProof/>
                        </w:rPr>
                        <w:t>16</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 was</w:t>
      </w:r>
      <w:r w:rsidR="003F755C">
        <w:rPr>
          <w:lang w:val="en-US"/>
        </w:rPr>
        <w:t xml:space="preserve"> considered:</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7F847E95" w:rsidR="000047DD" w:rsidRDefault="003F755C" w:rsidP="0092306B">
      <w:pPr>
        <w:rPr>
          <w:lang w:val="en-US"/>
        </w:rPr>
      </w:pPr>
      <w:r>
        <w:rPr>
          <w:b/>
          <w:bCs/>
          <w:i/>
          <w:iCs/>
          <w:lang w:val="en-US"/>
        </w:rPr>
        <w:t xml:space="preserve">Figure 16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p w14:paraId="1A3356D9" w14:textId="77777777" w:rsidR="000047DD" w:rsidRPr="00322716" w:rsidRDefault="000047DD" w:rsidP="0092306B">
      <w:pPr>
        <w:rPr>
          <w:lang w:val="en-US"/>
        </w:rPr>
      </w:pPr>
    </w:p>
    <w:p w14:paraId="4D3E32F0" w14:textId="77777777" w:rsidR="0092306B" w:rsidRPr="00322716" w:rsidRDefault="0092306B" w:rsidP="0092306B">
      <w:pPr>
        <w:rPr>
          <w:lang w:val="en-US"/>
        </w:rPr>
      </w:pPr>
    </w:p>
    <w:p w14:paraId="71051479" w14:textId="77777777" w:rsidR="0092306B" w:rsidRPr="00322716" w:rsidRDefault="0092306B" w:rsidP="0092306B">
      <w:pPr>
        <w:rPr>
          <w:lang w:val="en-US"/>
        </w:rPr>
      </w:pPr>
    </w:p>
    <w:p w14:paraId="35F56EBB" w14:textId="77777777" w:rsidR="0092306B" w:rsidRPr="00322716" w:rsidRDefault="0092306B" w:rsidP="0092306B">
      <w:pPr>
        <w:rPr>
          <w:lang w:val="en-US"/>
        </w:rPr>
      </w:pPr>
    </w:p>
    <w:p w14:paraId="457C5DF4" w14:textId="77777777" w:rsidR="0092306B" w:rsidRPr="00322716" w:rsidRDefault="0092306B" w:rsidP="0092306B">
      <w:pPr>
        <w:rPr>
          <w:lang w:val="en-US"/>
        </w:rPr>
      </w:pPr>
    </w:p>
    <w:p w14:paraId="7EFCC2E9" w14:textId="77777777" w:rsidR="0092306B" w:rsidRPr="00322716" w:rsidRDefault="0092306B" w:rsidP="0092306B">
      <w:pPr>
        <w:rPr>
          <w:lang w:val="en-US"/>
        </w:rPr>
      </w:pPr>
    </w:p>
    <w:p w14:paraId="38C0321E" w14:textId="77777777" w:rsidR="0092306B" w:rsidRPr="00322716" w:rsidRDefault="0092306B" w:rsidP="0092306B">
      <w:pPr>
        <w:rPr>
          <w:lang w:val="en-US"/>
        </w:rPr>
      </w:pPr>
    </w:p>
    <w:p w14:paraId="1619BCC3" w14:textId="77777777" w:rsidR="0092306B" w:rsidRPr="00322716" w:rsidRDefault="0092306B" w:rsidP="0092306B">
      <w:pPr>
        <w:rPr>
          <w:lang w:val="en-US"/>
        </w:rPr>
      </w:pPr>
    </w:p>
    <w:p w14:paraId="140EBFDF" w14:textId="77777777" w:rsidR="0092306B" w:rsidRPr="00322716" w:rsidRDefault="0092306B" w:rsidP="0092306B">
      <w:pPr>
        <w:rPr>
          <w:lang w:val="en-US"/>
        </w:rPr>
      </w:pPr>
    </w:p>
    <w:p w14:paraId="3D07B2B5" w14:textId="77777777" w:rsidR="0092306B" w:rsidRPr="00322716" w:rsidRDefault="0092306B" w:rsidP="0092306B">
      <w:pPr>
        <w:rPr>
          <w:lang w:val="en-US"/>
        </w:rPr>
      </w:pPr>
    </w:p>
    <w:p w14:paraId="6F51F226" w14:textId="77777777" w:rsidR="0092306B" w:rsidRPr="00322716" w:rsidRDefault="0092306B" w:rsidP="0092306B">
      <w:pPr>
        <w:rPr>
          <w:lang w:val="en-US"/>
        </w:rPr>
      </w:pPr>
    </w:p>
    <w:p w14:paraId="524D8BBD" w14:textId="77777777" w:rsidR="0092306B" w:rsidRPr="00322716" w:rsidRDefault="0092306B" w:rsidP="0092306B">
      <w:pPr>
        <w:rPr>
          <w:lang w:val="en-US"/>
        </w:rPr>
      </w:pPr>
    </w:p>
    <w:p w14:paraId="5549445C" w14:textId="77777777" w:rsidR="0092306B" w:rsidRPr="00322716" w:rsidRDefault="0092306B" w:rsidP="0092306B">
      <w:pPr>
        <w:rPr>
          <w:lang w:val="en-US"/>
        </w:rPr>
      </w:pPr>
    </w:p>
    <w:p w14:paraId="3A4EC2A8" w14:textId="77777777" w:rsidR="0092306B" w:rsidRPr="00322716" w:rsidRDefault="0092306B" w:rsidP="0092306B">
      <w:pPr>
        <w:rPr>
          <w:lang w:val="en-US"/>
        </w:rPr>
      </w:pPr>
    </w:p>
    <w:p w14:paraId="78560928" w14:textId="77777777" w:rsidR="0092306B" w:rsidRPr="00322716" w:rsidRDefault="0092306B" w:rsidP="0092306B">
      <w:pPr>
        <w:rPr>
          <w:lang w:val="en-US"/>
        </w:rPr>
      </w:pPr>
    </w:p>
    <w:p w14:paraId="23C624C9" w14:textId="77777777" w:rsidR="0092306B" w:rsidRPr="00322716" w:rsidRDefault="0092306B" w:rsidP="0092306B">
      <w:pPr>
        <w:rPr>
          <w:lang w:val="en-US"/>
        </w:rPr>
      </w:pPr>
    </w:p>
    <w:p w14:paraId="145CEBB3" w14:textId="77777777" w:rsidR="0092306B" w:rsidRPr="00322716" w:rsidRDefault="0092306B" w:rsidP="0092306B">
      <w:pPr>
        <w:rPr>
          <w:lang w:val="en-US"/>
        </w:rPr>
      </w:pPr>
    </w:p>
    <w:p w14:paraId="54E40D6A" w14:textId="77777777" w:rsidR="0092306B" w:rsidRPr="00322716" w:rsidRDefault="0092306B" w:rsidP="0092306B">
      <w:pPr>
        <w:rPr>
          <w:lang w:val="en-US"/>
        </w:rPr>
      </w:pPr>
    </w:p>
    <w:p w14:paraId="4D00D335" w14:textId="77777777" w:rsidR="0092306B" w:rsidRPr="00322716" w:rsidRDefault="0092306B" w:rsidP="0092306B">
      <w:pPr>
        <w:rPr>
          <w:lang w:val="en-US"/>
        </w:rPr>
      </w:pP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4" w:name="_Communication"/>
      <w:bookmarkStart w:id="55" w:name="_Toc155201417"/>
      <w:bookmarkEnd w:id="54"/>
      <w:r w:rsidRPr="00322716">
        <w:rPr>
          <w:lang w:val="en-US"/>
        </w:rPr>
        <w:t>Communication</w:t>
      </w:r>
      <w:bookmarkEnd w:id="55"/>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6AF402B5" w14:textId="034D1DCC" w:rsidR="00B51F06" w:rsidRPr="00322716"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F8396D" w:rsidRPr="00322716">
        <w:rPr>
          <w:lang w:val="en-US"/>
        </w:rPr>
        <w:t xml:space="preserve"> Moreover, another type of serial communication used is I2C, which enables different components to use the same bus to transmit data. </w:t>
      </w:r>
      <w:r w:rsidR="00F8396D" w:rsidRPr="00322716">
        <w:rPr>
          <w:lang w:val="en-US"/>
        </w:rPr>
        <w:t>Further explanation about serial communication is provided below</w:t>
      </w:r>
      <w:r w:rsidR="00F8396D"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6" w:name="_Toc155201418"/>
      <w:r w:rsidRPr="00322716">
        <w:rPr>
          <w:lang w:val="en-US"/>
        </w:rPr>
        <w:t>Serial</w:t>
      </w:r>
      <w:bookmarkEnd w:id="56"/>
    </w:p>
    <w:p w14:paraId="2D5655AA" w14:textId="77777777" w:rsidR="00544FB6" w:rsidRPr="00322716" w:rsidRDefault="00544FB6" w:rsidP="00544FB6">
      <w:pPr>
        <w:rPr>
          <w:lang w:val="en-US"/>
        </w:rPr>
      </w:pPr>
    </w:p>
    <w:p w14:paraId="06C66325" w14:textId="3BAD2F8F"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 xml:space="preserve">Serial port,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lastRenderedPageBreak/>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7" w:name="_Toc155201419"/>
      <w:r w:rsidRPr="00322716">
        <w:rPr>
          <w:lang w:val="en-US"/>
        </w:rPr>
        <w:t>I2C</w:t>
      </w:r>
      <w:bookmarkEnd w:id="57"/>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Despite this requirement, I2C offers the benefit of efficient data 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8" w:name="_Toc155201420"/>
      <w:r w:rsidRPr="00322716">
        <w:rPr>
          <w:lang w:val="en-US"/>
        </w:rPr>
        <w:t>Real-world observations</w:t>
      </w:r>
      <w:bookmarkEnd w:id="58"/>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59" w:name="_Toc155201421"/>
      <w:r w:rsidRPr="00322716">
        <w:rPr>
          <w:lang w:val="en-US"/>
        </w:rPr>
        <w:t>States</w:t>
      </w:r>
      <w:bookmarkEnd w:id="59"/>
    </w:p>
    <w:p w14:paraId="4C5B159D" w14:textId="7D04E7C4" w:rsidR="006D5CF4" w:rsidRPr="00322716" w:rsidRDefault="006D5CF4" w:rsidP="006D5CF4">
      <w:pPr>
        <w:pStyle w:val="Heading3"/>
        <w:rPr>
          <w:lang w:val="en-US"/>
        </w:rPr>
      </w:pPr>
      <w:bookmarkStart w:id="60" w:name="_Actions_in_Reality"/>
      <w:bookmarkStart w:id="61" w:name="_Toc155201422"/>
      <w:bookmarkEnd w:id="60"/>
      <w:r w:rsidRPr="00322716">
        <w:rPr>
          <w:lang w:val="en-US"/>
        </w:rPr>
        <w:t>Actions</w:t>
      </w:r>
      <w:bookmarkEnd w:id="61"/>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2" w:name="_Toc155201423"/>
      <w:r w:rsidRPr="00322716">
        <w:rPr>
          <w:lang w:val="en-US"/>
        </w:rPr>
        <w:t>Issues</w:t>
      </w:r>
      <w:bookmarkEnd w:id="62"/>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3" w:name="_Toc155201424"/>
      <w:r w:rsidRPr="00322716">
        <w:rPr>
          <w:lang w:val="en-US"/>
        </w:rPr>
        <w:lastRenderedPageBreak/>
        <w:t>Integration drift</w:t>
      </w:r>
      <w:bookmarkEnd w:id="63"/>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4" w:name="_Toc155201425"/>
      <w:r w:rsidRPr="00322716">
        <w:rPr>
          <w:lang w:val="en-US"/>
        </w:rPr>
        <w:t>Reality Gap</w:t>
      </w:r>
      <w:bookmarkEnd w:id="64"/>
    </w:p>
    <w:p w14:paraId="2143B3AB" w14:textId="3170F38B" w:rsidR="00BA2466" w:rsidRPr="00322716" w:rsidRDefault="00C41995" w:rsidP="00C41995">
      <w:pPr>
        <w:pStyle w:val="Heading1"/>
        <w:rPr>
          <w:lang w:val="en-US"/>
        </w:rPr>
      </w:pPr>
      <w:bookmarkStart w:id="65" w:name="_Toc155201426"/>
      <w:r w:rsidRPr="00322716">
        <w:rPr>
          <w:lang w:val="en-US"/>
        </w:rPr>
        <w:t>Results</w:t>
      </w:r>
      <w:bookmarkEnd w:id="65"/>
    </w:p>
    <w:p w14:paraId="6CD50D1B" w14:textId="47EE7981" w:rsidR="00C41995" w:rsidRPr="00322716" w:rsidRDefault="00C41995" w:rsidP="00C41995">
      <w:pPr>
        <w:pStyle w:val="Heading1"/>
        <w:rPr>
          <w:lang w:val="en-US"/>
        </w:rPr>
      </w:pPr>
      <w:bookmarkStart w:id="66" w:name="_Toc155201427"/>
      <w:r w:rsidRPr="00322716">
        <w:rPr>
          <w:lang w:val="en-US"/>
        </w:rPr>
        <w:t>Analysis and discussion</w:t>
      </w:r>
      <w:bookmarkEnd w:id="66"/>
    </w:p>
    <w:p w14:paraId="70A9C5F9" w14:textId="43B4BE10" w:rsidR="009101DD" w:rsidRPr="00322716" w:rsidRDefault="009101DD" w:rsidP="009101DD">
      <w:pPr>
        <w:pStyle w:val="Heading1"/>
        <w:rPr>
          <w:lang w:val="en-US"/>
        </w:rPr>
      </w:pPr>
      <w:bookmarkStart w:id="67" w:name="_Integration_drift"/>
      <w:bookmarkStart w:id="68" w:name="_Toc155201428"/>
      <w:bookmarkEnd w:id="67"/>
      <w:r w:rsidRPr="00322716">
        <w:rPr>
          <w:lang w:val="en-US"/>
        </w:rPr>
        <w:t>Economic analysis</w:t>
      </w:r>
      <w:bookmarkEnd w:id="68"/>
    </w:p>
    <w:p w14:paraId="10948E2F" w14:textId="1CB8E579" w:rsidR="009101DD" w:rsidRPr="00322716" w:rsidRDefault="009101DD" w:rsidP="009101DD">
      <w:pPr>
        <w:pStyle w:val="Heading1"/>
        <w:rPr>
          <w:lang w:val="en-US"/>
        </w:rPr>
      </w:pPr>
      <w:bookmarkStart w:id="69" w:name="_Toc155201429"/>
      <w:r w:rsidRPr="00322716">
        <w:rPr>
          <w:lang w:val="en-US"/>
        </w:rPr>
        <w:t>Environmental analysis</w:t>
      </w:r>
      <w:bookmarkEnd w:id="69"/>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0" w:name="_Toc155201430"/>
      <w:r w:rsidRPr="00322716">
        <w:rPr>
          <w:lang w:val="en-US"/>
        </w:rPr>
        <w:t>Conclusions</w:t>
      </w:r>
      <w:bookmarkEnd w:id="70"/>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1" w:name="_Toc155201431"/>
      <w:r w:rsidRPr="00322716">
        <w:rPr>
          <w:lang w:val="en-US"/>
        </w:rPr>
        <w:t>Future Work</w:t>
      </w:r>
      <w:bookmarkEnd w:id="71"/>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01432"/>
      <w:r w:rsidRPr="00322716">
        <w:rPr>
          <w:lang w:val="en-US"/>
        </w:rPr>
        <w:lastRenderedPageBreak/>
        <w:t>References</w:t>
      </w:r>
      <w:bookmarkEnd w:id="72"/>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w:t>
      </w:r>
      <w:proofErr w:type="gramStart"/>
      <w:r w:rsidRPr="00322716">
        <w:rPr>
          <w:rFonts w:cs="Times New Roman"/>
          <w:lang w:val="en-US"/>
        </w:rPr>
        <w:t>For</w:t>
      </w:r>
      <w:proofErr w:type="gramEnd"/>
      <w:r w:rsidRPr="00322716">
        <w:rPr>
          <w:rFonts w:cs="Times New Roman"/>
          <w:lang w:val="en-US"/>
        </w:rPr>
        <w:t xml:space="preserve">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w:t>
      </w:r>
      <w:proofErr w:type="gramStart"/>
      <w:r w:rsidRPr="00322716">
        <w:rPr>
          <w:rFonts w:cs="Times New Roman"/>
          <w:lang w:val="en-US"/>
        </w:rPr>
        <w:t>scirobotics.abm</w:t>
      </w:r>
      <w:proofErr w:type="gramEnd"/>
      <w:r w:rsidRPr="00322716">
        <w:rPr>
          <w:rFonts w:cs="Times New Roman"/>
          <w:lang w:val="en-US"/>
        </w:rPr>
        <w:t>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w:t>
      </w:r>
      <w:proofErr w:type="gramStart"/>
      <w:r w:rsidRPr="00322716">
        <w:rPr>
          <w:rFonts w:cs="Times New Roman"/>
          <w:lang w:val="en-US"/>
        </w:rPr>
        <w:t>202012.0516.v</w:t>
      </w:r>
      <w:proofErr w:type="gramEnd"/>
      <w:r w:rsidRPr="00322716">
        <w:rPr>
          <w:rFonts w:cs="Times New Roman"/>
          <w:lang w:val="en-US"/>
        </w:rPr>
        <w:t>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Y. Wan, F. L. Lewis, and D. Cansever, Eds., in Studies in Systems, Decision and Control</w:t>
      </w:r>
      <w:proofErr w:type="gramStart"/>
      <w:r w:rsidRPr="00322716">
        <w:rPr>
          <w:rFonts w:cs="Times New Roman"/>
          <w:lang w:val="en-US"/>
        </w:rPr>
        <w:t>. ,</w:t>
      </w:r>
      <w:proofErr w:type="gramEnd"/>
      <w:r w:rsidRPr="00322716">
        <w:rPr>
          <w:rFonts w:cs="Times New Roman"/>
          <w:lang w:val="en-US"/>
        </w:rPr>
        <w:t xml:space="preserve">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lastRenderedPageBreak/>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01433"/>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0143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6"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0143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7"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lastRenderedPageBreak/>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Toc155201437"/>
      <w:bookmarkStart w:id="81" w:name="_Pointer_casting"/>
      <w:bookmarkEnd w:id="81"/>
      <w:r w:rsidRPr="00322716">
        <w:rPr>
          <w:lang w:val="en-US"/>
        </w:rPr>
        <w:t>Pointer casting</w:t>
      </w:r>
      <w:bookmarkEnd w:id="80"/>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0143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0143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6"/>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End w:id="87"/>
      <w:r w:rsidRPr="00322716">
        <w:rPr>
          <w:lang w:val="en-US"/>
        </w:rPr>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8"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w/EJ0cAgAAQwQAAA4AAAAAAAAAAAAAAAAALgIAAGRycy9lMm9Eb2MueG1sUEsBAi0A&#10;FAAGAAgAAAAhAF1ZkczdAAAACAEAAA8AAAAAAAAAAAAAAAAAdgQAAGRycy9kb3ducmV2LnhtbFBL&#10;BQYAAAAABAAEAPMAAACABQ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44AA7EDD"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1C0D37">
                              <w:rPr>
                                <w:b/>
                                <w:bCs/>
                                <w:noProof/>
                              </w:rPr>
                              <w:t>17</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9"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9vrraxkCAABABAAADgAAAAAAAAAAAAAAAAAuAgAAZHJzL2Uyb0RvYy54bWxQSwECLQAU&#10;AAYACAAAACEAW4u6+d8AAAAIAQAADwAAAAAAAAAAAAAAAABzBAAAZHJzL2Rvd25yZXYueG1sUEsF&#10;BgAAAAAEAAQA8wAAAH8FAAAAAA==&#10;" stroked="f">
                <v:textbox style="mso-fit-shape-to-text:t" inset="0,0,0,0">
                  <w:txbxContent>
                    <w:p w14:paraId="5C7937AB" w14:textId="44AA7EDD"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1C0D37">
                        <w:rPr>
                          <w:b/>
                          <w:bCs/>
                          <w:noProof/>
                        </w:rPr>
                        <w:t>17</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6E580672"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1C0D37">
                              <w:rPr>
                                <w:b/>
                                <w:bCs/>
                                <w:noProof/>
                              </w:rPr>
                              <w:t>1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0"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cYwUkBoCAABABAAADgAAAAAAAAAAAAAAAAAuAgAAZHJzL2Uyb0RvYy54bWxQSwECLQAU&#10;AAYACAAAACEALhWYgt4AAAAIAQAADwAAAAAAAAAAAAAAAAB0BAAAZHJzL2Rvd25yZXYueG1sUEsF&#10;BgAAAAAEAAQA8wAAAH8FAAAAAA==&#10;" stroked="f">
                <v:textbox style="mso-fit-shape-to-text:t" inset="0,0,0,0">
                  <w:txbxContent>
                    <w:p w14:paraId="0CB68DAF" w14:textId="6E580672"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1C0D37">
                        <w:rPr>
                          <w:b/>
                          <w:bCs/>
                          <w:noProof/>
                        </w:rPr>
                        <w:t>18</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8">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39"/>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8" w:name="_Toc155201440"/>
      <w:bookmarkStart w:id="89" w:name="_ESP32_|_PCA9685"/>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8"/>
    </w:p>
    <w:p w14:paraId="152C425C" w14:textId="6971658F" w:rsidR="00C25B48" w:rsidRPr="00322716" w:rsidRDefault="00C25B48" w:rsidP="007A0509">
      <w:pPr>
        <w:pStyle w:val="Heading3"/>
        <w:rPr>
          <w:lang w:val="en-US"/>
        </w:rPr>
      </w:pPr>
      <w:bookmarkStart w:id="90"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0"/>
    </w:p>
    <w:p w14:paraId="5D2E2C17" w14:textId="4EEA5113" w:rsidR="007A0509" w:rsidRPr="00322716" w:rsidRDefault="00C25B48" w:rsidP="007A0509">
      <w:pPr>
        <w:pStyle w:val="Heading3"/>
        <w:rPr>
          <w:lang w:val="en-US"/>
        </w:rPr>
      </w:pPr>
      <w:bookmarkStart w:id="91"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1"/>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7AB3F" w14:textId="77777777" w:rsidR="00B5202B" w:rsidRDefault="00B5202B" w:rsidP="00D83C18">
      <w:pPr>
        <w:spacing w:after="0" w:line="240" w:lineRule="auto"/>
      </w:pPr>
      <w:r>
        <w:separator/>
      </w:r>
    </w:p>
  </w:endnote>
  <w:endnote w:type="continuationSeparator" w:id="0">
    <w:p w14:paraId="18136656" w14:textId="77777777" w:rsidR="00B5202B" w:rsidRDefault="00B5202B"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B9223" w14:textId="77777777" w:rsidR="00B5202B" w:rsidRDefault="00B5202B" w:rsidP="00D83C18">
      <w:pPr>
        <w:spacing w:after="0" w:line="240" w:lineRule="auto"/>
      </w:pPr>
      <w:r>
        <w:separator/>
      </w:r>
    </w:p>
  </w:footnote>
  <w:footnote w:type="continuationSeparator" w:id="0">
    <w:p w14:paraId="4BCE9EB6" w14:textId="77777777" w:rsidR="00B5202B" w:rsidRDefault="00B5202B"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0D37"/>
    <w:rsid w:val="001C2F18"/>
    <w:rsid w:val="001E459A"/>
    <w:rsid w:val="001F27CD"/>
    <w:rsid w:val="001F2CB6"/>
    <w:rsid w:val="001F5B03"/>
    <w:rsid w:val="00205FC1"/>
    <w:rsid w:val="00237C59"/>
    <w:rsid w:val="0024268D"/>
    <w:rsid w:val="002456EC"/>
    <w:rsid w:val="00253584"/>
    <w:rsid w:val="002603F3"/>
    <w:rsid w:val="0026333B"/>
    <w:rsid w:val="00280BFB"/>
    <w:rsid w:val="002879FB"/>
    <w:rsid w:val="00290B97"/>
    <w:rsid w:val="002922E9"/>
    <w:rsid w:val="00293BAC"/>
    <w:rsid w:val="002A39C3"/>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D2F13"/>
    <w:rsid w:val="003E2F68"/>
    <w:rsid w:val="003F58C8"/>
    <w:rsid w:val="003F755C"/>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306B"/>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73A89"/>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202B"/>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5AFC"/>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footer" Target="footer5.xml"/><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hyperlink" Target="https://github.com/gazebosim/ros_gz/blob/ros2/ros_gz_bridge/README.md" TargetMode="External"/><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sdformat.org/spec"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1</TotalTime>
  <Pages>60</Pages>
  <Words>26173</Words>
  <Characters>149189</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91</cp:revision>
  <dcterms:created xsi:type="dcterms:W3CDTF">2024-01-02T09:56:00Z</dcterms:created>
  <dcterms:modified xsi:type="dcterms:W3CDTF">2024-01-04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